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43392E">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43392E">
        <w:fldChar w:fldCharType="separate"/>
      </w:r>
      <w:r w:rsidR="008D3985" w:rsidRPr="008D3985">
        <w:rPr>
          <w:rFonts w:ascii="Calibri" w:hAnsi="Calibri" w:cs="Calibri"/>
        </w:rPr>
        <w:t>[1]</w:t>
      </w:r>
      <w:r w:rsidR="0043392E">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43392E">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43392E">
        <w:fldChar w:fldCharType="separate"/>
      </w:r>
      <w:r w:rsidR="008D3985" w:rsidRPr="008D3985">
        <w:rPr>
          <w:rFonts w:ascii="Calibri" w:hAnsi="Calibri" w:cs="Calibri"/>
        </w:rPr>
        <w:t>[2]</w:t>
      </w:r>
      <w:r w:rsidR="0043392E">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 xml:space="preserve">ption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43392E">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43392E">
        <w:fldChar w:fldCharType="separate"/>
      </w:r>
      <w:r w:rsidR="0040398A" w:rsidRPr="0040398A">
        <w:rPr>
          <w:rFonts w:ascii="Calibri" w:hAnsi="Calibri" w:cs="Calibri"/>
        </w:rPr>
        <w:t>[2]</w:t>
      </w:r>
      <w:r w:rsidR="0043392E">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r w:rsidR="008155BF" w:rsidRPr="0005744F">
        <w:rPr>
          <w:i/>
        </w:rPr>
        <w:t xml:space="preserve"> </w:t>
      </w:r>
    </w:p>
    <w:p w:rsidR="000A071B" w:rsidRDefault="008155BF" w:rsidP="008155BF">
      <w:pPr>
        <w:jc w:val="both"/>
      </w:pPr>
      <w:r>
        <w:t xml:space="preserve">At this spot the resting motor threshold (RMT) was determined with the relative frequency method </w:t>
      </w:r>
      <w:r w:rsidR="0043392E">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43392E">
        <w:fldChar w:fldCharType="separate"/>
      </w:r>
      <w:r w:rsidRPr="008155BF">
        <w:rPr>
          <w:rFonts w:ascii="Calibri" w:hAnsi="Calibri" w:cs="Calibri"/>
        </w:rPr>
        <w:t>[3]</w:t>
      </w:r>
      <w:r w:rsidR="0043392E">
        <w:fldChar w:fldCharType="end"/>
      </w:r>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2D08E7" w:rsidRDefault="00F43EA7" w:rsidP="002D08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tion condition with 110% of RMT.</w:t>
      </w:r>
    </w:p>
    <w:p w:rsidR="00C72C69" w:rsidRPr="0063131E" w:rsidRDefault="0063131E" w:rsidP="00F43EA7">
      <w:pPr>
        <w:jc w:val="both"/>
        <w:rPr>
          <w:i/>
        </w:rPr>
      </w:pPr>
      <w:r w:rsidRPr="0063131E">
        <w:rPr>
          <w:i/>
        </w:rPr>
        <w:t>Input-Output-Curves</w:t>
      </w:r>
    </w:p>
    <w:p w:rsidR="0017752B" w:rsidRDefault="0063131E" w:rsidP="005A7F8A">
      <w:pPr>
        <w:jc w:val="both"/>
      </w:pPr>
      <w:r>
        <w:t xml:space="preserve">After mapping, we selected the </w:t>
      </w:r>
      <w:r w:rsidR="00F43EA7">
        <w:t>point in the grid with the highest MEP averaged over 3 stimuli</w:t>
      </w:r>
      <w:r>
        <w:t xml:space="preserve"> (M1</w:t>
      </w:r>
      <w:r w:rsidR="00564952">
        <w:t xml:space="preserve"> spot</w:t>
      </w:r>
      <w:r>
        <w:t xml:space="preserve">) and identified the </w:t>
      </w:r>
      <w:r w:rsidR="00F43EA7">
        <w:t>most anterior point eliciting any MEP</w:t>
      </w:r>
      <w:r>
        <w:t xml:space="preserve"> (</w:t>
      </w:r>
      <w:commentRangeStart w:id="3"/>
      <w:r>
        <w:t>NPMA</w:t>
      </w:r>
      <w:commentRangeEnd w:id="3"/>
      <w:r>
        <w:rPr>
          <w:rStyle w:val="Kommentarzeichen"/>
        </w:rPr>
        <w:commentReference w:id="3"/>
      </w:r>
      <w:r w:rsidR="00564952">
        <w:t xml:space="preserve"> spot</w:t>
      </w:r>
      <w:r>
        <w:t xml:space="preserve">). </w:t>
      </w:r>
      <w:r w:rsidR="00E739E3">
        <w:t xml:space="preserve">To </w:t>
      </w:r>
      <w:r w:rsidR="009418C2">
        <w:t xml:space="preserve">assess </w:t>
      </w:r>
      <w:r w:rsidR="00E739E3">
        <w:t>dif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at each spot</w:t>
      </w:r>
      <w:r w:rsidR="00E739E3">
        <w:t xml:space="preserve">. </w:t>
      </w:r>
      <w:r w:rsidR="00376DA9">
        <w:t xml:space="preserve">We </w:t>
      </w:r>
      <w:r w:rsidR="00E739E3">
        <w:t>stimulated with 7 intensities ranging from 90%</w:t>
      </w:r>
      <w:r w:rsidR="00AA697F">
        <w:t xml:space="preserve"> </w:t>
      </w:r>
      <w:r w:rsidR="00E739E3">
        <w:t>-</w:t>
      </w:r>
      <w:r w:rsidR="00AA697F">
        <w:t xml:space="preserve"> </w:t>
      </w:r>
      <w:r w:rsidR="00E739E3">
        <w:t>150% of the respective RMT</w:t>
      </w:r>
      <w:r w:rsidR="00AA697F">
        <w:t xml:space="preserve"> in steps of 10%</w:t>
      </w:r>
      <w:r w:rsidR="008939E9">
        <w:t xml:space="preserve">. </w:t>
      </w:r>
      <w:r w:rsidR="00E739E3">
        <w:t xml:space="preserve"> </w:t>
      </w:r>
      <w:r w:rsidR="005A7F8A">
        <w:t>We delivered 10 stimuli per intensity</w:t>
      </w:r>
      <w:r w:rsidR="007B30BB">
        <w:t>. T</w:t>
      </w:r>
      <w:r w:rsidR="005A7F8A">
        <w:t>he order of s</w:t>
      </w:r>
      <w:r w:rsidR="008939E9">
        <w:t xml:space="preserve">timulation intensities </w:t>
      </w:r>
      <w:r w:rsidR="005A7F8A">
        <w:t xml:space="preserve">was </w:t>
      </w:r>
      <w:r w:rsidR="008939E9">
        <w:t>randomized</w:t>
      </w:r>
      <w:r w:rsidR="00271C3B">
        <w:t xml:space="preserve"> within each subject</w:t>
      </w:r>
      <w:r w:rsidR="005A7F8A">
        <w:t>.</w:t>
      </w:r>
    </w:p>
    <w:bookmarkEnd w:id="0"/>
    <w:p w:rsidR="00DD67AB" w:rsidRPr="0017752B" w:rsidRDefault="0017752B" w:rsidP="005A7F8A">
      <w:pPr>
        <w:jc w:val="both"/>
        <w:rPr>
          <w:i/>
        </w:rPr>
      </w:pPr>
      <w:r w:rsidRPr="0017752B">
        <w:rPr>
          <w:i/>
        </w:rPr>
        <w:t>Signal Processing</w:t>
      </w:r>
      <w:r w:rsidR="005A7F8A" w:rsidRPr="0017752B">
        <w:rPr>
          <w:i/>
        </w:rPr>
        <w:t xml:space="preserve"> </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2A446F">
        <w:t xml:space="preserve"> </w:t>
      </w:r>
      <w:r w:rsidR="00E3320E">
        <w:t xml:space="preserve">Additionally, we estimated for each grid point and intensity level the </w:t>
      </w:r>
      <w:r w:rsidR="00147DB0">
        <w:t xml:space="preserve">MEP </w:t>
      </w:r>
      <w:r w:rsidR="005827CC">
        <w:t xml:space="preserve">probability </w:t>
      </w:r>
      <w:r w:rsidR="00147DB0">
        <w:t>based on a</w:t>
      </w:r>
      <w:r w:rsidR="003A43C8">
        <w:t>n amplitude</w:t>
      </w:r>
      <w:r w:rsidR="00147DB0">
        <w:t xml:space="preserve"> threshold at 50µVpp.</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DD67AB" w:rsidRDefault="00487246" w:rsidP="00F11C91">
      <w:pPr>
        <w:jc w:val="both"/>
      </w:pPr>
      <w:r>
        <w:t xml:space="preserve">Regarding the input-output-curve, we calculated the influence of the categorical factors coil </w:t>
      </w:r>
      <w:r w:rsidR="0031639D">
        <w:rPr>
          <w:smallCaps/>
        </w:rPr>
        <w:t>Orient</w:t>
      </w:r>
      <w:r w:rsidR="0031639D">
        <w:rPr>
          <w:smallCaps/>
        </w:rPr>
        <w:t>a</w:t>
      </w:r>
      <w:r w:rsidR="0031639D">
        <w:rPr>
          <w:smallCaps/>
        </w:rPr>
        <w:t>tion</w:t>
      </w:r>
      <w:r w:rsidR="0031639D">
        <w:t xml:space="preserve"> </w:t>
      </w:r>
      <w:r>
        <w:t xml:space="preserve">(90° vs. 45°) and stimulus </w:t>
      </w:r>
      <w:r w:rsidR="0031639D">
        <w:rPr>
          <w:smallCaps/>
        </w:rPr>
        <w:t xml:space="preserve">Waveform </w:t>
      </w:r>
      <w:r>
        <w:t xml:space="preserve">(biphasic vs. monophasic) as well as </w:t>
      </w:r>
      <w:r w:rsidR="0031639D" w:rsidRPr="0031639D">
        <w:rPr>
          <w:smallCaps/>
        </w:rPr>
        <w:t>Target</w:t>
      </w:r>
      <w:r>
        <w:t xml:space="preserve"> (M1 vs. NPMA spot) on latency and amplitude, accounting for interactions between the three factors and </w:t>
      </w:r>
      <w:r w:rsidR="0031639D" w:rsidRPr="0031639D">
        <w:rPr>
          <w:smallCaps/>
        </w:rPr>
        <w:t>Subject</w:t>
      </w:r>
      <w:r>
        <w:t xml:space="preserve"> as a random factor. This test was performed for each stimulus-intensity. For the time-course, we pe</w:t>
      </w:r>
      <w:r>
        <w:t>r</w:t>
      </w:r>
      <w:r>
        <w:t xml:space="preserve">formed this analysis additionally for every time-point. </w:t>
      </w:r>
      <w:r w:rsidR="00C86DBF">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31639D">
        <w:rPr>
          <w:smallCaps/>
        </w:rPr>
        <w:t>Orientation</w:t>
      </w:r>
      <w:r w:rsidR="0031639D">
        <w:t xml:space="preserve"> </w:t>
      </w:r>
      <w:r w:rsidR="008023C8">
        <w:t xml:space="preserve">and </w:t>
      </w:r>
      <w:r w:rsidR="00FC31EC">
        <w:t xml:space="preserve">stimulus </w:t>
      </w:r>
      <w:r w:rsidR="0031639D">
        <w:rPr>
          <w:smallCaps/>
        </w:rPr>
        <w:t xml:space="preserve">Waveform </w:t>
      </w:r>
      <w:r w:rsidR="00840C6E">
        <w:t xml:space="preserve">on </w:t>
      </w:r>
      <w:r w:rsidR="00ED260C">
        <w:t>resting motor thres</w:t>
      </w:r>
      <w:r w:rsidR="00ED260C">
        <w:t>h</w:t>
      </w:r>
      <w:r w:rsidR="00ED260C">
        <w:t xml:space="preserve">old, </w:t>
      </w:r>
      <w:r w:rsidR="00840C6E">
        <w:t xml:space="preserve">latency and amplitude, accounting for </w:t>
      </w:r>
      <w:r w:rsidR="00152237">
        <w:t xml:space="preserve">interactions between the two factors </w:t>
      </w:r>
      <w:r w:rsidR="00C02781">
        <w:t xml:space="preserve">and </w:t>
      </w:r>
      <w:r w:rsidR="0031639D" w:rsidRPr="0031639D">
        <w:rPr>
          <w:smallCaps/>
        </w:rPr>
        <w:t>Subject</w:t>
      </w:r>
      <w:r w:rsidR="0031639D">
        <w:t xml:space="preserve"> </w:t>
      </w:r>
      <w:r w:rsidR="00840C6E">
        <w:t>as a random factor</w:t>
      </w:r>
      <w:r w:rsidR="00A55D09">
        <w:t xml:space="preserve">. This test was performed </w:t>
      </w:r>
      <w:r w:rsidR="00A15C41">
        <w:t>for each grid-point</w:t>
      </w:r>
      <w:r w:rsidR="00840C6E">
        <w:t>.</w:t>
      </w:r>
      <w:r w:rsidR="0014058D">
        <w:t xml:space="preserve"> </w:t>
      </w:r>
      <w:r w:rsidR="006978A8">
        <w:t>The statistical significance of the infl</w:t>
      </w:r>
      <w:r w:rsidR="006978A8">
        <w:t>u</w:t>
      </w:r>
      <w:r w:rsidR="006978A8">
        <w:t xml:space="preserve">ence </w:t>
      </w:r>
      <w:r w:rsidR="00A54CA2">
        <w:t xml:space="preserve">of the factors on latency and amplitude </w:t>
      </w:r>
      <w:r w:rsidR="006978A8">
        <w:t xml:space="preserve">was </w:t>
      </w:r>
      <w:r w:rsidR="00A54CA2">
        <w:t xml:space="preserve">additionally </w:t>
      </w:r>
      <w:r w:rsidR="002755C7">
        <w:t>estimated by co</w:t>
      </w:r>
      <w:r w:rsidR="002755C7">
        <w:t>n</w:t>
      </w:r>
      <w:r w:rsidR="002755C7">
        <w:t xml:space="preserve">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w:t>
      </w:r>
      <w:r w:rsidR="0095289A">
        <w:t>i</w:t>
      </w:r>
      <w:r w:rsidR="0095289A">
        <w:t>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t>Hotspot Detection</w:t>
      </w:r>
    </w:p>
    <w:p w:rsidR="005F4FF9" w:rsidRPr="006B52B4" w:rsidRDefault="005F4FF9" w:rsidP="005F4FF9">
      <w:pPr>
        <w:jc w:val="both"/>
      </w:pPr>
      <w:r>
        <w:t>Contrasting t</w:t>
      </w:r>
      <w:r w:rsidRPr="006B52B4">
        <w:t xml:space="preserve">he </w:t>
      </w:r>
      <w:r>
        <w:t xml:space="preserve">group-average position of the hotspot used in the definition of the two-dimensional mapping grid origin (X = -36.9, Y = -18.6) with the position of M1 as established in literature </w:t>
      </w:r>
      <w:r w:rsidR="0043392E">
        <w:fldChar w:fldCharType="begin"/>
      </w:r>
      <w:r>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43392E">
        <w:fldChar w:fldCharType="separate"/>
      </w:r>
      <w:r w:rsidRPr="00EF3284">
        <w:rPr>
          <w:rFonts w:ascii="Calibri" w:hAnsi="Calibri" w:cs="Calibri"/>
        </w:rPr>
        <w:t>[4]</w:t>
      </w:r>
      <w:r w:rsidR="0043392E">
        <w:fldChar w:fldCharType="end"/>
      </w:r>
      <w:r>
        <w:t xml:space="preserve"> </w:t>
      </w:r>
      <w:r w:rsidR="00B32740">
        <w:t>showed</w:t>
      </w:r>
      <w:r>
        <w:t xml:space="preserve"> no significant differences (t(12) = [0.2,  0.39], p = [0.85, 0.70]).</w:t>
      </w:r>
      <w:r w:rsidR="00AB428B">
        <w:t xml:space="preserve"> This suggests that </w:t>
      </w:r>
      <w:r w:rsidR="00B3166C">
        <w:t xml:space="preserve">in average </w:t>
      </w:r>
      <w:r w:rsidR="00AB428B">
        <w:t xml:space="preserve">the grid origin was 1 cm anterior to M1. </w:t>
      </w:r>
    </w:p>
    <w:p w:rsidR="008E3EC1" w:rsidRDefault="008E3EC1" w:rsidP="008E3EC1">
      <w:pPr>
        <w:jc w:val="both"/>
        <w:rPr>
          <w:i/>
        </w:rPr>
      </w:pPr>
      <w:r w:rsidRPr="0005744F">
        <w:rPr>
          <w:i/>
        </w:rPr>
        <w:t xml:space="preserve">Resting Motor Threshold </w:t>
      </w:r>
    </w:p>
    <w:p w:rsidR="00CB0B33" w:rsidRDefault="00486C7A" w:rsidP="008E3EC1">
      <w:pPr>
        <w:jc w:val="both"/>
      </w:pPr>
      <w:r>
        <w:lastRenderedPageBreak/>
        <w:t xml:space="preserve">Inspection of the average motor threshold in %MSO for biphasic stimulation at 90° (M = 38.3, SD = 7.7) and 45° (M = 36.7, SD = 10.7), as well as for monophasic at 90° (M = 65.9, SD = 12.1) and 45° (M = 61.7, SD = 13.0) exhibits the decreased resting motor threshold for biphasic stimulation. </w:t>
      </w:r>
      <w:r w:rsidR="00956A0C">
        <w:t>Indeed, r</w:t>
      </w:r>
      <w:r w:rsidR="000A7FD9">
        <w:t xml:space="preserve">esting motor threshold was not significantly different </w:t>
      </w:r>
      <w:r w:rsidR="00D4190E">
        <w:t>for orientation</w:t>
      </w:r>
      <w:r w:rsidR="00C76E89">
        <w:t xml:space="preserve"> (</w:t>
      </w:r>
      <w:proofErr w:type="gramStart"/>
      <w:r w:rsidR="00C76E89">
        <w:t>F(</w:t>
      </w:r>
      <w:proofErr w:type="gramEnd"/>
      <w:r w:rsidR="00C76E89">
        <w:t xml:space="preserve">1, 28) = 1.9, p=0.18) </w:t>
      </w:r>
      <w:r w:rsidR="00D4190E">
        <w:t xml:space="preserve">, but </w:t>
      </w:r>
      <w:r w:rsidR="00BD6056">
        <w:t xml:space="preserve">only </w:t>
      </w:r>
      <w:r w:rsidR="00D4190E">
        <w:t xml:space="preserve">for </w:t>
      </w:r>
      <w:r w:rsidR="00AA076E">
        <w:t>waveform</w:t>
      </w:r>
      <w:r w:rsidR="00C76E89">
        <w:t xml:space="preserve"> (F(1, 28) = 116.4, p&gt;0.001)</w:t>
      </w:r>
      <w:r w:rsidR="00AA076E">
        <w:t xml:space="preserve">. </w:t>
      </w:r>
      <w:r w:rsidR="000F0182">
        <w:t>Additionally, we found no significant interactions</w:t>
      </w:r>
      <w:r w:rsidR="00C76E89">
        <w:t xml:space="preserve"> (</w:t>
      </w:r>
      <w:proofErr w:type="gramStart"/>
      <w:r w:rsidR="00C76E89">
        <w:t>F(</w:t>
      </w:r>
      <w:proofErr w:type="gramEnd"/>
      <w:r w:rsidR="00C76E89">
        <w:t>1, 28) = 0.1, p=0.73)</w:t>
      </w:r>
      <w:r w:rsidR="000F0182">
        <w:t xml:space="preserve">. </w:t>
      </w:r>
      <w:r>
        <w:t xml:space="preserve"> </w:t>
      </w:r>
    </w:p>
    <w:p w:rsidR="008E3EC1" w:rsidRDefault="008E3EC1" w:rsidP="008E3EC1">
      <w:pPr>
        <w:jc w:val="both"/>
        <w:rPr>
          <w:i/>
        </w:rPr>
      </w:pPr>
      <w:r w:rsidRPr="002D16F9">
        <w:rPr>
          <w:i/>
        </w:rPr>
        <w:t>Mapping</w:t>
      </w:r>
      <w:r>
        <w:rPr>
          <w:i/>
        </w:rPr>
        <w:t xml:space="preserve"> Grid</w:t>
      </w:r>
    </w:p>
    <w:p w:rsidR="000B55FC" w:rsidRPr="000B55FC" w:rsidRDefault="000B55FC" w:rsidP="008E3EC1">
      <w:pPr>
        <w:jc w:val="both"/>
      </w:pPr>
    </w:p>
    <w:p w:rsidR="008E3EC1" w:rsidRPr="0063131E" w:rsidRDefault="008E3EC1" w:rsidP="008E3EC1">
      <w:pPr>
        <w:jc w:val="both"/>
        <w:rPr>
          <w:i/>
        </w:rPr>
      </w:pPr>
      <w:r w:rsidRPr="0063131E">
        <w:rPr>
          <w:i/>
        </w:rPr>
        <w:t>Input-Output-Curves</w:t>
      </w:r>
    </w:p>
    <w:p w:rsidR="00C0695F" w:rsidRPr="00C0695F" w:rsidRDefault="00E36F87" w:rsidP="00EF2F93">
      <w:pPr>
        <w:jc w:val="both"/>
      </w:pPr>
      <w:r>
        <w:br w:type="page"/>
      </w:r>
      <w:r w:rsidR="00710220">
        <w:rPr>
          <w:noProof/>
          <w:lang w:val="de-DE" w:eastAsia="de-DE" w:bidi="ar-SA"/>
        </w:rPr>
        <w:lastRenderedPageBreak/>
        <w:drawing>
          <wp:inline distT="0" distB="0" distL="0" distR="0">
            <wp:extent cx="5760000" cy="4778526"/>
            <wp:effectExtent l="19050" t="0" r="0" b="0"/>
            <wp:docPr id="1" name="Grafik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 cstate="print"/>
                    <a:stretch>
                      <a:fillRect/>
                    </a:stretch>
                  </pic:blipFill>
                  <pic:spPr>
                    <a:xfrm>
                      <a:off x="0" y="0"/>
                      <a:ext cx="5760000" cy="4778526"/>
                    </a:xfrm>
                    <a:prstGeom prst="rect">
                      <a:avLst/>
                    </a:prstGeom>
                  </pic:spPr>
                </pic:pic>
              </a:graphicData>
            </a:graphic>
          </wp:inline>
        </w:drawing>
      </w:r>
      <w:r w:rsidR="00710220" w:rsidRPr="00710220">
        <w:rPr>
          <w:b/>
        </w:rPr>
        <w:t>Figure 1:</w:t>
      </w:r>
      <w:r w:rsidR="00710220">
        <w:t xml:space="preserve">  </w:t>
      </w:r>
      <w:r w:rsidR="00710220" w:rsidRPr="00AE22A1">
        <w:rPr>
          <w:i/>
        </w:rPr>
        <w:t>It shows the topography of significan</w:t>
      </w:r>
      <w:r w:rsidR="00A65F13" w:rsidRPr="00AE22A1">
        <w:rPr>
          <w:i/>
        </w:rPr>
        <w:t>ce</w:t>
      </w:r>
      <w:r w:rsidR="00710220" w:rsidRPr="00AE22A1">
        <w:rPr>
          <w:i/>
        </w:rPr>
        <w:t xml:space="preserve"> </w:t>
      </w:r>
      <w:r w:rsidR="00A65F13" w:rsidRPr="00AE22A1">
        <w:rPr>
          <w:i/>
        </w:rPr>
        <w:t xml:space="preserve">for </w:t>
      </w:r>
      <w:r w:rsidR="00710220" w:rsidRPr="00AE22A1">
        <w:rPr>
          <w:i/>
        </w:rPr>
        <w:t xml:space="preserve">the two factors </w:t>
      </w:r>
      <w:r w:rsidR="00710220" w:rsidRPr="00AE22A1">
        <w:rPr>
          <w:i/>
          <w:smallCaps/>
        </w:rPr>
        <w:t>Orientation</w:t>
      </w:r>
      <w:r w:rsidR="00710220" w:rsidRPr="00AE22A1">
        <w:rPr>
          <w:i/>
        </w:rPr>
        <w:t xml:space="preserve"> and </w:t>
      </w:r>
      <w:r w:rsidR="00710220" w:rsidRPr="00AE22A1">
        <w:rPr>
          <w:i/>
          <w:smallCaps/>
        </w:rPr>
        <w:t xml:space="preserve">Waveform </w:t>
      </w:r>
      <w:r w:rsidR="00710220" w:rsidRPr="00AE22A1">
        <w:rPr>
          <w:i/>
        </w:rPr>
        <w:t>on latency and amplitude</w:t>
      </w:r>
      <w:r w:rsidR="007F1266" w:rsidRPr="00AE22A1">
        <w:rPr>
          <w:i/>
        </w:rPr>
        <w:t xml:space="preserve"> at the 105 grid points. </w:t>
      </w:r>
      <w:r w:rsidR="00C0695F" w:rsidRPr="00AE22A1">
        <w:rPr>
          <w:i/>
        </w:rPr>
        <w:t>The maps were interpolated, and colors indicate signif</w:t>
      </w:r>
      <w:r w:rsidR="00C0695F" w:rsidRPr="00AE22A1">
        <w:rPr>
          <w:i/>
        </w:rPr>
        <w:t>i</w:t>
      </w:r>
      <w:r w:rsidR="00C0695F" w:rsidRPr="00AE22A1">
        <w:rPr>
          <w:i/>
        </w:rPr>
        <w:t>cance level (red increased, blue decreased). Grey contour lines indicate the threshold for significance at the 5% level. Additionally, we added to each significant cluster a textbox with the e</w:t>
      </w:r>
      <w:r w:rsidR="00C0695F" w:rsidRPr="00AE22A1">
        <w:rPr>
          <w:i/>
        </w:rPr>
        <w:t>s</w:t>
      </w:r>
      <w:r w:rsidR="00C0695F" w:rsidRPr="00AE22A1">
        <w:rPr>
          <w:i/>
        </w:rPr>
        <w:t>timation of its p-value based on the results of the cluster permutation anal</w:t>
      </w:r>
      <w:r w:rsidR="00C0695F" w:rsidRPr="00AE22A1">
        <w:rPr>
          <w:i/>
        </w:rPr>
        <w:t>y</w:t>
      </w:r>
      <w:r w:rsidR="00C0695F" w:rsidRPr="00AE22A1">
        <w:rPr>
          <w:i/>
        </w:rPr>
        <w:t xml:space="preserve">sis. </w:t>
      </w:r>
      <w:r w:rsidR="00C0695F" w:rsidRPr="00AE22A1">
        <w:rPr>
          <w:b/>
          <w:i/>
        </w:rPr>
        <w:t>A</w:t>
      </w:r>
      <w:r w:rsidR="00C0695F" w:rsidRPr="00AE22A1">
        <w:rPr>
          <w:i/>
        </w:rPr>
        <w:t xml:space="preserve"> shows the influence of </w:t>
      </w:r>
      <w:r w:rsidR="00C0695F" w:rsidRPr="00AE22A1">
        <w:rPr>
          <w:i/>
          <w:smallCaps/>
        </w:rPr>
        <w:t xml:space="preserve">Waveform </w:t>
      </w:r>
      <w:r w:rsidR="00C0695F" w:rsidRPr="00AE22A1">
        <w:rPr>
          <w:i/>
        </w:rPr>
        <w:t xml:space="preserve">amplitude, suggesting increased amplitude for biphasic </w:t>
      </w:r>
      <w:r w:rsidR="00E12ED1" w:rsidRPr="00AE22A1">
        <w:rPr>
          <w:i/>
        </w:rPr>
        <w:t>in contrast to monophasic stimulation</w:t>
      </w:r>
      <w:r w:rsidR="00C0695F" w:rsidRPr="00AE22A1">
        <w:rPr>
          <w:i/>
        </w:rPr>
        <w:t xml:space="preserve">. </w:t>
      </w:r>
      <w:r w:rsidR="00C0695F" w:rsidRPr="00AE22A1">
        <w:rPr>
          <w:b/>
          <w:i/>
        </w:rPr>
        <w:t>B</w:t>
      </w:r>
      <w:r w:rsidR="00C0695F" w:rsidRPr="00AE22A1">
        <w:rPr>
          <w:i/>
        </w:rPr>
        <w:t xml:space="preserve"> shows the influence of </w:t>
      </w:r>
      <w:r w:rsidR="00C0695F" w:rsidRPr="00AE22A1">
        <w:rPr>
          <w:i/>
          <w:smallCaps/>
        </w:rPr>
        <w:t>Orientation</w:t>
      </w:r>
      <w:r w:rsidR="00C0695F" w:rsidRPr="00AE22A1">
        <w:rPr>
          <w:i/>
        </w:rPr>
        <w:t xml:space="preserve"> on latency, suggesting decreased latency for sti</w:t>
      </w:r>
      <w:r w:rsidR="00C0695F" w:rsidRPr="00AE22A1">
        <w:rPr>
          <w:i/>
        </w:rPr>
        <w:t>m</w:t>
      </w:r>
      <w:r w:rsidR="00C0695F" w:rsidRPr="00AE22A1">
        <w:rPr>
          <w:i/>
        </w:rPr>
        <w:t>ulation with 90°</w:t>
      </w:r>
      <w:r w:rsidR="00E12ED1" w:rsidRPr="00AE22A1">
        <w:rPr>
          <w:i/>
        </w:rPr>
        <w:t xml:space="preserve"> in contrast to 45°</w:t>
      </w:r>
      <w:r w:rsidR="00C0695F" w:rsidRPr="00AE22A1">
        <w:rPr>
          <w:i/>
        </w:rPr>
        <w:t>.</w:t>
      </w:r>
      <w:r w:rsidR="00C0695F" w:rsidRPr="00AE22A1">
        <w:rPr>
          <w:b/>
          <w:i/>
        </w:rPr>
        <w:t xml:space="preserve"> C</w:t>
      </w:r>
      <w:r w:rsidR="00C0695F" w:rsidRPr="00AE22A1">
        <w:rPr>
          <w:i/>
        </w:rPr>
        <w:t xml:space="preserve"> shows the influence of </w:t>
      </w:r>
      <w:r w:rsidR="00D13C0A" w:rsidRPr="00AE22A1">
        <w:rPr>
          <w:i/>
          <w:smallCaps/>
        </w:rPr>
        <w:t xml:space="preserve">Waveform x </w:t>
      </w:r>
      <w:r w:rsidR="00C0695F" w:rsidRPr="00AE22A1">
        <w:rPr>
          <w:i/>
          <w:smallCaps/>
        </w:rPr>
        <w:t>Orientation</w:t>
      </w:r>
      <w:r w:rsidR="00C0695F" w:rsidRPr="00AE22A1">
        <w:rPr>
          <w:i/>
        </w:rPr>
        <w:t xml:space="preserve"> on latency, su</w:t>
      </w:r>
      <w:r w:rsidR="00C0695F" w:rsidRPr="00AE22A1">
        <w:rPr>
          <w:i/>
        </w:rPr>
        <w:t>g</w:t>
      </w:r>
      <w:r w:rsidR="00C0695F" w:rsidRPr="00AE22A1">
        <w:rPr>
          <w:i/>
        </w:rPr>
        <w:t xml:space="preserve">gesting decreased latency for stimulation with </w:t>
      </w:r>
      <w:r w:rsidR="0088089A" w:rsidRPr="00AE22A1">
        <w:rPr>
          <w:i/>
        </w:rPr>
        <w:t>biphasic 90° and monophasic 45</w:t>
      </w:r>
      <w:r w:rsidR="00C0695F" w:rsidRPr="00AE22A1">
        <w:rPr>
          <w:i/>
        </w:rPr>
        <w:t>°</w:t>
      </w:r>
      <w:r w:rsidR="0088089A" w:rsidRPr="00AE22A1">
        <w:rPr>
          <w:i/>
        </w:rPr>
        <w:t xml:space="preserve"> in contrast to biphasic 45° and m</w:t>
      </w:r>
      <w:r w:rsidR="0088089A" w:rsidRPr="00AE22A1">
        <w:rPr>
          <w:i/>
        </w:rPr>
        <w:t>o</w:t>
      </w:r>
      <w:r w:rsidR="0088089A" w:rsidRPr="00AE22A1">
        <w:rPr>
          <w:i/>
        </w:rPr>
        <w:t>nophasic 90°</w:t>
      </w:r>
      <w:r w:rsidR="00C0695F" w:rsidRPr="00AE22A1">
        <w:rPr>
          <w:i/>
        </w:rPr>
        <w:t xml:space="preserve">. </w:t>
      </w:r>
      <w:r w:rsidR="00C0695F" w:rsidRPr="00AE22A1">
        <w:rPr>
          <w:b/>
          <w:i/>
        </w:rPr>
        <w:t>D</w:t>
      </w:r>
      <w:r w:rsidR="00C0695F" w:rsidRPr="00AE22A1">
        <w:rPr>
          <w:i/>
        </w:rPr>
        <w:t xml:space="preserve"> shows the influence of </w:t>
      </w:r>
      <w:r w:rsidR="00C0695F" w:rsidRPr="00AE22A1">
        <w:rPr>
          <w:i/>
          <w:smallCaps/>
        </w:rPr>
        <w:t>Orientation</w:t>
      </w:r>
      <w:r w:rsidR="00C0695F" w:rsidRPr="00AE22A1">
        <w:rPr>
          <w:i/>
        </w:rPr>
        <w:t xml:space="preserve"> on amplitude, suggesting decreased a</w:t>
      </w:r>
      <w:r w:rsidR="00C0695F" w:rsidRPr="00AE22A1">
        <w:rPr>
          <w:i/>
        </w:rPr>
        <w:t>m</w:t>
      </w:r>
      <w:r w:rsidR="00C0695F" w:rsidRPr="00AE22A1">
        <w:rPr>
          <w:i/>
        </w:rPr>
        <w:t>plitude for stimulation with 90°</w:t>
      </w:r>
      <w:r w:rsidR="00E12ED1" w:rsidRPr="00AE22A1">
        <w:rPr>
          <w:i/>
        </w:rPr>
        <w:t xml:space="preserve"> in contrast to 45°</w:t>
      </w:r>
      <w:r w:rsidR="00C0695F" w:rsidRPr="00AE22A1">
        <w:rPr>
          <w:i/>
        </w:rPr>
        <w:t>.</w:t>
      </w:r>
    </w:p>
    <w:p w:rsidR="00E36F87" w:rsidRDefault="00E36F87"/>
    <w:p w:rsidR="00ED2A99" w:rsidRDefault="00ED2A99">
      <w:pPr>
        <w:jc w:val="both"/>
      </w:pPr>
    </w:p>
    <w:sectPr w:rsidR="00ED2A99" w:rsidSect="00DD67AB">
      <w:pgSz w:w="11906" w:h="16838"/>
      <w:pgMar w:top="1417" w:right="1417" w:bottom="1134" w:left="1417"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Robert Bauer" w:date="2016-12-15T11:08:00Z" w:initials="RB">
    <w:p w:rsidR="0063131E" w:rsidRDefault="0063131E" w:rsidP="0063131E">
      <w:pPr>
        <w:jc w:val="both"/>
      </w:pPr>
      <w:r>
        <w:rPr>
          <w:rStyle w:val="Kommentarzeichen"/>
        </w:rPr>
        <w:annotationRef/>
      </w:r>
      <w:r>
        <w:t>"</w:t>
      </w:r>
      <w:proofErr w:type="gramStart"/>
      <w:r>
        <w:t>was</w:t>
      </w:r>
      <w:proofErr w:type="gramEnd"/>
      <w:r>
        <w:t xml:space="preserve"> identified  and if necessary an additional RMT was determined for this point."</w:t>
      </w:r>
    </w:p>
    <w:p w:rsidR="0063131E" w:rsidRDefault="0063131E">
      <w:pPr>
        <w:pStyle w:val="Kommentartext"/>
      </w:pPr>
    </w:p>
    <w:p w:rsidR="0063131E" w:rsidRPr="00FF3CBC" w:rsidRDefault="0063131E">
      <w:pPr>
        <w:pStyle w:val="Kommentartext"/>
        <w:rPr>
          <w:lang w:val="de-DE"/>
        </w:rPr>
      </w:pPr>
      <w:r w:rsidRPr="00FF3CBC">
        <w:rPr>
          <w:lang w:val="de-DE"/>
        </w:rPr>
        <w:t>was ist damit genau geme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518F" w:rsidRDefault="0042518F" w:rsidP="00DD67AB">
      <w:pPr>
        <w:spacing w:after="0" w:line="240" w:lineRule="auto"/>
      </w:pPr>
      <w:r>
        <w:separator/>
      </w:r>
    </w:p>
  </w:endnote>
  <w:endnote w:type="continuationSeparator" w:id="0">
    <w:p w:rsidR="0042518F" w:rsidRDefault="0042518F"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518F" w:rsidRDefault="0042518F" w:rsidP="00DD67AB">
      <w:pPr>
        <w:spacing w:after="0" w:line="240" w:lineRule="auto"/>
      </w:pPr>
      <w:r w:rsidRPr="00DD67AB">
        <w:rPr>
          <w:color w:val="000000"/>
        </w:rPr>
        <w:separator/>
      </w:r>
    </w:p>
  </w:footnote>
  <w:footnote w:type="continuationSeparator" w:id="0">
    <w:p w:rsidR="0042518F" w:rsidRDefault="0042518F"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4F29"/>
    <w:rsid w:val="000168DC"/>
    <w:rsid w:val="00017D61"/>
    <w:rsid w:val="00047618"/>
    <w:rsid w:val="0005744F"/>
    <w:rsid w:val="0006401F"/>
    <w:rsid w:val="00082260"/>
    <w:rsid w:val="00083997"/>
    <w:rsid w:val="00093486"/>
    <w:rsid w:val="000A071B"/>
    <w:rsid w:val="000A3107"/>
    <w:rsid w:val="000A61A6"/>
    <w:rsid w:val="000A7FD9"/>
    <w:rsid w:val="000B55FC"/>
    <w:rsid w:val="000B6F5F"/>
    <w:rsid w:val="000C3468"/>
    <w:rsid w:val="000D4277"/>
    <w:rsid w:val="000F0182"/>
    <w:rsid w:val="00106651"/>
    <w:rsid w:val="00107EC7"/>
    <w:rsid w:val="0014058D"/>
    <w:rsid w:val="001438E1"/>
    <w:rsid w:val="00147DB0"/>
    <w:rsid w:val="00152237"/>
    <w:rsid w:val="00173CC8"/>
    <w:rsid w:val="0017752B"/>
    <w:rsid w:val="00192324"/>
    <w:rsid w:val="001A2F04"/>
    <w:rsid w:val="001B54B3"/>
    <w:rsid w:val="001C4679"/>
    <w:rsid w:val="001D6A65"/>
    <w:rsid w:val="001E5FB8"/>
    <w:rsid w:val="00220B84"/>
    <w:rsid w:val="002211D4"/>
    <w:rsid w:val="00233643"/>
    <w:rsid w:val="0023727D"/>
    <w:rsid w:val="002409EE"/>
    <w:rsid w:val="00255D8E"/>
    <w:rsid w:val="002568A5"/>
    <w:rsid w:val="0025767A"/>
    <w:rsid w:val="00271C3B"/>
    <w:rsid w:val="002755C7"/>
    <w:rsid w:val="00275C6A"/>
    <w:rsid w:val="002807F2"/>
    <w:rsid w:val="002A0CAD"/>
    <w:rsid w:val="002A446F"/>
    <w:rsid w:val="002A62AF"/>
    <w:rsid w:val="002B0A8D"/>
    <w:rsid w:val="002B5802"/>
    <w:rsid w:val="002D08E7"/>
    <w:rsid w:val="002D16F9"/>
    <w:rsid w:val="002D2D58"/>
    <w:rsid w:val="002D39D4"/>
    <w:rsid w:val="002F12D7"/>
    <w:rsid w:val="002F16C1"/>
    <w:rsid w:val="002F2C86"/>
    <w:rsid w:val="00311EDD"/>
    <w:rsid w:val="0031639D"/>
    <w:rsid w:val="00333691"/>
    <w:rsid w:val="0034727E"/>
    <w:rsid w:val="00350D86"/>
    <w:rsid w:val="00353FF1"/>
    <w:rsid w:val="003540FF"/>
    <w:rsid w:val="00356A57"/>
    <w:rsid w:val="00361003"/>
    <w:rsid w:val="003627C8"/>
    <w:rsid w:val="003636EC"/>
    <w:rsid w:val="00363FE1"/>
    <w:rsid w:val="00364345"/>
    <w:rsid w:val="00373684"/>
    <w:rsid w:val="00376DA9"/>
    <w:rsid w:val="003950C1"/>
    <w:rsid w:val="003A43C8"/>
    <w:rsid w:val="003C1E66"/>
    <w:rsid w:val="003D6809"/>
    <w:rsid w:val="003D7D76"/>
    <w:rsid w:val="0040074E"/>
    <w:rsid w:val="0040398A"/>
    <w:rsid w:val="00405633"/>
    <w:rsid w:val="00410392"/>
    <w:rsid w:val="004207E6"/>
    <w:rsid w:val="0042442B"/>
    <w:rsid w:val="0042518F"/>
    <w:rsid w:val="0043392E"/>
    <w:rsid w:val="00441343"/>
    <w:rsid w:val="0045485A"/>
    <w:rsid w:val="00461FD0"/>
    <w:rsid w:val="004673BA"/>
    <w:rsid w:val="004765C0"/>
    <w:rsid w:val="004858D9"/>
    <w:rsid w:val="004862D3"/>
    <w:rsid w:val="00486C7A"/>
    <w:rsid w:val="00487246"/>
    <w:rsid w:val="00490211"/>
    <w:rsid w:val="00492AAB"/>
    <w:rsid w:val="004A3162"/>
    <w:rsid w:val="004B05EA"/>
    <w:rsid w:val="004B5E6C"/>
    <w:rsid w:val="004B7289"/>
    <w:rsid w:val="004D1CB0"/>
    <w:rsid w:val="004E0DCF"/>
    <w:rsid w:val="004F5BE4"/>
    <w:rsid w:val="005147D1"/>
    <w:rsid w:val="00521910"/>
    <w:rsid w:val="00522BD7"/>
    <w:rsid w:val="00532C25"/>
    <w:rsid w:val="005352D6"/>
    <w:rsid w:val="00540314"/>
    <w:rsid w:val="0054130C"/>
    <w:rsid w:val="00564952"/>
    <w:rsid w:val="005827CC"/>
    <w:rsid w:val="00585209"/>
    <w:rsid w:val="00587CB0"/>
    <w:rsid w:val="005A5308"/>
    <w:rsid w:val="005A7F8A"/>
    <w:rsid w:val="005D03A0"/>
    <w:rsid w:val="005D61DD"/>
    <w:rsid w:val="005E1107"/>
    <w:rsid w:val="005F4FF9"/>
    <w:rsid w:val="00613406"/>
    <w:rsid w:val="00615A59"/>
    <w:rsid w:val="0063131E"/>
    <w:rsid w:val="00635AC7"/>
    <w:rsid w:val="006363C0"/>
    <w:rsid w:val="00642D74"/>
    <w:rsid w:val="00652847"/>
    <w:rsid w:val="00660EA7"/>
    <w:rsid w:val="006730D0"/>
    <w:rsid w:val="00696142"/>
    <w:rsid w:val="006978A8"/>
    <w:rsid w:val="00697D66"/>
    <w:rsid w:val="006A227F"/>
    <w:rsid w:val="006A40DD"/>
    <w:rsid w:val="006A5634"/>
    <w:rsid w:val="006B4D39"/>
    <w:rsid w:val="006B52B4"/>
    <w:rsid w:val="006C22E2"/>
    <w:rsid w:val="006C55EA"/>
    <w:rsid w:val="006C6A85"/>
    <w:rsid w:val="006D33F8"/>
    <w:rsid w:val="006D53FA"/>
    <w:rsid w:val="006E01AB"/>
    <w:rsid w:val="00700B5F"/>
    <w:rsid w:val="00701C44"/>
    <w:rsid w:val="00704997"/>
    <w:rsid w:val="00710220"/>
    <w:rsid w:val="007232E3"/>
    <w:rsid w:val="00727BE2"/>
    <w:rsid w:val="007330A5"/>
    <w:rsid w:val="00733ABA"/>
    <w:rsid w:val="00746F01"/>
    <w:rsid w:val="00757595"/>
    <w:rsid w:val="00771213"/>
    <w:rsid w:val="0077517F"/>
    <w:rsid w:val="007902AF"/>
    <w:rsid w:val="007B30BB"/>
    <w:rsid w:val="007B7E5C"/>
    <w:rsid w:val="007C22D8"/>
    <w:rsid w:val="007D68AF"/>
    <w:rsid w:val="007E6203"/>
    <w:rsid w:val="007F1266"/>
    <w:rsid w:val="008023C8"/>
    <w:rsid w:val="0080277D"/>
    <w:rsid w:val="008155BF"/>
    <w:rsid w:val="008356AC"/>
    <w:rsid w:val="00840C6E"/>
    <w:rsid w:val="008420DB"/>
    <w:rsid w:val="00853705"/>
    <w:rsid w:val="008567C9"/>
    <w:rsid w:val="00860288"/>
    <w:rsid w:val="008634AF"/>
    <w:rsid w:val="008645EB"/>
    <w:rsid w:val="00874578"/>
    <w:rsid w:val="0088089A"/>
    <w:rsid w:val="008939E9"/>
    <w:rsid w:val="008A0FD1"/>
    <w:rsid w:val="008C2361"/>
    <w:rsid w:val="008D3985"/>
    <w:rsid w:val="008E3EC1"/>
    <w:rsid w:val="008E5DB8"/>
    <w:rsid w:val="008E6118"/>
    <w:rsid w:val="00900EAD"/>
    <w:rsid w:val="00911D21"/>
    <w:rsid w:val="009418C2"/>
    <w:rsid w:val="00943C12"/>
    <w:rsid w:val="00951954"/>
    <w:rsid w:val="0095289A"/>
    <w:rsid w:val="00956A0C"/>
    <w:rsid w:val="00966E60"/>
    <w:rsid w:val="00982E9E"/>
    <w:rsid w:val="00986F66"/>
    <w:rsid w:val="009B634D"/>
    <w:rsid w:val="009C4A7F"/>
    <w:rsid w:val="009D133F"/>
    <w:rsid w:val="00A060DC"/>
    <w:rsid w:val="00A15C41"/>
    <w:rsid w:val="00A337F4"/>
    <w:rsid w:val="00A44C2D"/>
    <w:rsid w:val="00A54CA2"/>
    <w:rsid w:val="00A55D09"/>
    <w:rsid w:val="00A65F13"/>
    <w:rsid w:val="00A762A1"/>
    <w:rsid w:val="00A777EC"/>
    <w:rsid w:val="00A96813"/>
    <w:rsid w:val="00A9706D"/>
    <w:rsid w:val="00AA076E"/>
    <w:rsid w:val="00AA5312"/>
    <w:rsid w:val="00AA697F"/>
    <w:rsid w:val="00AB0605"/>
    <w:rsid w:val="00AB1CB6"/>
    <w:rsid w:val="00AB428B"/>
    <w:rsid w:val="00AB4534"/>
    <w:rsid w:val="00AD57D6"/>
    <w:rsid w:val="00AE22A1"/>
    <w:rsid w:val="00AF3013"/>
    <w:rsid w:val="00B02B3A"/>
    <w:rsid w:val="00B038B1"/>
    <w:rsid w:val="00B12002"/>
    <w:rsid w:val="00B3166C"/>
    <w:rsid w:val="00B32740"/>
    <w:rsid w:val="00B3619A"/>
    <w:rsid w:val="00B45941"/>
    <w:rsid w:val="00B476BF"/>
    <w:rsid w:val="00B55299"/>
    <w:rsid w:val="00B575B9"/>
    <w:rsid w:val="00B60779"/>
    <w:rsid w:val="00B97865"/>
    <w:rsid w:val="00BA4E0C"/>
    <w:rsid w:val="00BA4E22"/>
    <w:rsid w:val="00BA534A"/>
    <w:rsid w:val="00BB7740"/>
    <w:rsid w:val="00BC3C80"/>
    <w:rsid w:val="00BD0C3F"/>
    <w:rsid w:val="00BD421E"/>
    <w:rsid w:val="00BD6056"/>
    <w:rsid w:val="00BE61D9"/>
    <w:rsid w:val="00BF7F47"/>
    <w:rsid w:val="00C02781"/>
    <w:rsid w:val="00C0695F"/>
    <w:rsid w:val="00C153FA"/>
    <w:rsid w:val="00C264BC"/>
    <w:rsid w:val="00C33E01"/>
    <w:rsid w:val="00C42F07"/>
    <w:rsid w:val="00C705F9"/>
    <w:rsid w:val="00C72C69"/>
    <w:rsid w:val="00C76E89"/>
    <w:rsid w:val="00C8024F"/>
    <w:rsid w:val="00C86DBF"/>
    <w:rsid w:val="00C8779D"/>
    <w:rsid w:val="00CA3479"/>
    <w:rsid w:val="00CA4291"/>
    <w:rsid w:val="00CB0B33"/>
    <w:rsid w:val="00CB60D0"/>
    <w:rsid w:val="00CD1605"/>
    <w:rsid w:val="00CD672C"/>
    <w:rsid w:val="00CE46E8"/>
    <w:rsid w:val="00CF5280"/>
    <w:rsid w:val="00D10D86"/>
    <w:rsid w:val="00D13144"/>
    <w:rsid w:val="00D137BE"/>
    <w:rsid w:val="00D13C0A"/>
    <w:rsid w:val="00D25A56"/>
    <w:rsid w:val="00D25CA7"/>
    <w:rsid w:val="00D35BD5"/>
    <w:rsid w:val="00D37F5B"/>
    <w:rsid w:val="00D4190E"/>
    <w:rsid w:val="00D439BB"/>
    <w:rsid w:val="00D62A07"/>
    <w:rsid w:val="00D70E14"/>
    <w:rsid w:val="00D756B9"/>
    <w:rsid w:val="00DA552E"/>
    <w:rsid w:val="00DD67AB"/>
    <w:rsid w:val="00DD7472"/>
    <w:rsid w:val="00DE17AA"/>
    <w:rsid w:val="00E120CD"/>
    <w:rsid w:val="00E12ED1"/>
    <w:rsid w:val="00E15462"/>
    <w:rsid w:val="00E30DC0"/>
    <w:rsid w:val="00E3320E"/>
    <w:rsid w:val="00E34B37"/>
    <w:rsid w:val="00E36F87"/>
    <w:rsid w:val="00E634D2"/>
    <w:rsid w:val="00E739E3"/>
    <w:rsid w:val="00E92A11"/>
    <w:rsid w:val="00E961B7"/>
    <w:rsid w:val="00EC761C"/>
    <w:rsid w:val="00ED260C"/>
    <w:rsid w:val="00ED2A99"/>
    <w:rsid w:val="00EE6C3A"/>
    <w:rsid w:val="00EF2F93"/>
    <w:rsid w:val="00EF3284"/>
    <w:rsid w:val="00F06766"/>
    <w:rsid w:val="00F11C91"/>
    <w:rsid w:val="00F145F7"/>
    <w:rsid w:val="00F32333"/>
    <w:rsid w:val="00F324D8"/>
    <w:rsid w:val="00F40052"/>
    <w:rsid w:val="00F43EA7"/>
    <w:rsid w:val="00F556EE"/>
    <w:rsid w:val="00F60148"/>
    <w:rsid w:val="00F710E5"/>
    <w:rsid w:val="00F74F12"/>
    <w:rsid w:val="00F77859"/>
    <w:rsid w:val="00F779DB"/>
    <w:rsid w:val="00F95F8D"/>
    <w:rsid w:val="00F968E0"/>
    <w:rsid w:val="00FC31EC"/>
    <w:rsid w:val="00FC5CDD"/>
    <w:rsid w:val="00FE1C67"/>
    <w:rsid w:val="00FE473E"/>
    <w:rsid w:val="00FF3734"/>
    <w:rsid w:val="00FF3CB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DE7B53-84A1-4A51-AB27-7C266D1DD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890</Words>
  <Characters>11907</Characters>
  <Application>Microsoft Office Word</Application>
  <DocSecurity>0</DocSecurity>
  <Lines>99</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23</cp:revision>
  <dcterms:created xsi:type="dcterms:W3CDTF">2016-12-17T09:50:00Z</dcterms:created>
  <dcterms:modified xsi:type="dcterms:W3CDTF">2016-12-1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